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11190" w:type="dxa"/>
        <w:tblInd w:w="-92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61"/>
        <w:gridCol w:w="1216"/>
        <w:gridCol w:w="1520"/>
        <w:gridCol w:w="4699"/>
        <w:gridCol w:w="1061"/>
        <w:gridCol w:w="1633"/>
      </w:tblGrid>
      <w:tr w:rsidR="001B4628" w:rsidRPr="000825DD" w14:paraId="297ABBD0" w14:textId="77777777" w:rsidTr="00DC576D">
        <w:trPr>
          <w:trHeight w:val="320"/>
        </w:trPr>
        <w:tc>
          <w:tcPr>
            <w:tcW w:w="10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717EA" w14:textId="77777777" w:rsidR="001B4628" w:rsidRPr="00D56CF7" w:rsidRDefault="001B4628" w:rsidP="00DC576D">
            <w:pPr>
              <w:spacing w:after="0"/>
              <w:jc w:val="center"/>
              <w:rPr>
                <w:color w:val="000000"/>
                <w:sz w:val="20"/>
                <w:szCs w:val="20"/>
                <w:u w:val="single"/>
              </w:rPr>
            </w:pPr>
            <w:r w:rsidRPr="00D56CF7">
              <w:rPr>
                <w:color w:val="000000"/>
                <w:sz w:val="20"/>
                <w:szCs w:val="20"/>
                <w:u w:val="single"/>
              </w:rPr>
              <w:t>Protein complex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6C8D5AE6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  <w:u w:val="single"/>
              </w:rPr>
            </w:pPr>
            <w:r w:rsidRPr="00D56CF7">
              <w:rPr>
                <w:color w:val="000000"/>
                <w:sz w:val="20"/>
                <w:szCs w:val="20"/>
                <w:u w:val="single"/>
              </w:rPr>
              <w:t>Plasmid name</w:t>
            </w:r>
          </w:p>
        </w:tc>
        <w:tc>
          <w:tcPr>
            <w:tcW w:w="1520" w:type="dxa"/>
            <w:shd w:val="clear" w:color="auto" w:fill="auto"/>
            <w:noWrap/>
            <w:vAlign w:val="bottom"/>
          </w:tcPr>
          <w:p w14:paraId="05E5232B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mes used in this paper</w:t>
            </w:r>
          </w:p>
        </w:tc>
        <w:tc>
          <w:tcPr>
            <w:tcW w:w="4699" w:type="dxa"/>
            <w:shd w:val="clear" w:color="auto" w:fill="auto"/>
            <w:vAlign w:val="bottom"/>
          </w:tcPr>
          <w:p w14:paraId="4282D49B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r w:rsidRPr="00D56CF7">
              <w:rPr>
                <w:sz w:val="20"/>
                <w:szCs w:val="20"/>
              </w:rPr>
              <w:t>Proteins expressed</w:t>
            </w:r>
            <w:r>
              <w:rPr>
                <w:sz w:val="20"/>
                <w:szCs w:val="20"/>
              </w:rPr>
              <w:t>*</w:t>
            </w:r>
          </w:p>
        </w:tc>
        <w:tc>
          <w:tcPr>
            <w:tcW w:w="1061" w:type="dxa"/>
            <w:shd w:val="clear" w:color="auto" w:fill="auto"/>
            <w:noWrap/>
            <w:vAlign w:val="bottom"/>
            <w:hideMark/>
          </w:tcPr>
          <w:p w14:paraId="302309B0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r w:rsidRPr="00D56CF7">
              <w:rPr>
                <w:sz w:val="20"/>
                <w:szCs w:val="20"/>
              </w:rPr>
              <w:t>Vector</w:t>
            </w:r>
          </w:p>
        </w:tc>
        <w:tc>
          <w:tcPr>
            <w:tcW w:w="1633" w:type="dxa"/>
            <w:shd w:val="clear" w:color="auto" w:fill="auto"/>
            <w:noWrap/>
            <w:vAlign w:val="bottom"/>
            <w:hideMark/>
          </w:tcPr>
          <w:p w14:paraId="4B377470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r w:rsidRPr="000825DD">
              <w:rPr>
                <w:sz w:val="20"/>
                <w:szCs w:val="20"/>
              </w:rPr>
              <w:t>References</w:t>
            </w:r>
          </w:p>
        </w:tc>
      </w:tr>
      <w:tr w:rsidR="001B4628" w:rsidRPr="000825DD" w14:paraId="1907675A" w14:textId="77777777" w:rsidTr="00DC576D">
        <w:trPr>
          <w:trHeight w:val="320"/>
        </w:trPr>
        <w:tc>
          <w:tcPr>
            <w:tcW w:w="1061" w:type="dxa"/>
            <w:vMerge w:val="restart"/>
            <w:shd w:val="clear" w:color="auto" w:fill="D7B755"/>
            <w:noWrap/>
            <w:vAlign w:val="center"/>
            <w:hideMark/>
          </w:tcPr>
          <w:p w14:paraId="6483ED35" w14:textId="77777777" w:rsidR="001B4628" w:rsidRPr="00D56CF7" w:rsidRDefault="001B4628" w:rsidP="00DC576D">
            <w:pPr>
              <w:spacing w:after="0"/>
              <w:jc w:val="center"/>
              <w:rPr>
                <w:color w:val="FFFFFF"/>
                <w:sz w:val="20"/>
                <w:szCs w:val="20"/>
              </w:rPr>
            </w:pPr>
            <w:r w:rsidRPr="00D56CF7">
              <w:rPr>
                <w:color w:val="FFFFFF"/>
                <w:sz w:val="20"/>
                <w:szCs w:val="20"/>
              </w:rPr>
              <w:t>Mif2</w:t>
            </w: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342FF182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Sc_Mf_7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2E50C73E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f2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6BF86625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r w:rsidRPr="00D56CF7">
              <w:rPr>
                <w:sz w:val="20"/>
                <w:szCs w:val="20"/>
              </w:rPr>
              <w:t>Mif2</w:t>
            </w:r>
            <w:r>
              <w:rPr>
                <w:sz w:val="20"/>
                <w:szCs w:val="20"/>
              </w:rPr>
              <w:t>-linker-(27-</w:t>
            </w:r>
            <w:proofErr w:type="gramStart"/>
            <w:r>
              <w:rPr>
                <w:sz w:val="20"/>
                <w:szCs w:val="20"/>
              </w:rPr>
              <w:t>392)MBP</w:t>
            </w:r>
            <w:proofErr w:type="gramEnd"/>
            <w:r>
              <w:rPr>
                <w:sz w:val="20"/>
                <w:szCs w:val="20"/>
              </w:rPr>
              <w:t>-6XHis**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3373845D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proofErr w:type="spellStart"/>
            <w:r w:rsidRPr="00D56CF7">
              <w:rPr>
                <w:sz w:val="20"/>
                <w:szCs w:val="20"/>
              </w:rPr>
              <w:t>pLIC</w:t>
            </w:r>
            <w:proofErr w:type="spellEnd"/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71A9C56A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his study </w:t>
            </w:r>
          </w:p>
        </w:tc>
      </w:tr>
      <w:tr w:rsidR="001B4628" w:rsidRPr="000825DD" w14:paraId="4A50E155" w14:textId="77777777" w:rsidTr="00DC576D">
        <w:trPr>
          <w:trHeight w:val="320"/>
        </w:trPr>
        <w:tc>
          <w:tcPr>
            <w:tcW w:w="1061" w:type="dxa"/>
            <w:vMerge/>
            <w:shd w:val="clear" w:color="auto" w:fill="D7B755"/>
            <w:vAlign w:val="center"/>
            <w:hideMark/>
          </w:tcPr>
          <w:p w14:paraId="4C149447" w14:textId="77777777" w:rsidR="001B4628" w:rsidRPr="00D56CF7" w:rsidRDefault="001B4628" w:rsidP="00DC576D">
            <w:pPr>
              <w:spacing w:after="0"/>
              <w:rPr>
                <w:color w:val="FFFFFF"/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4C89448E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GH52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4917D07B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f2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31A5D0CE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r w:rsidRPr="00D56CF7">
              <w:rPr>
                <w:sz w:val="20"/>
                <w:szCs w:val="20"/>
              </w:rPr>
              <w:t>Mif2</w:t>
            </w:r>
            <w:r>
              <w:rPr>
                <w:sz w:val="20"/>
                <w:szCs w:val="20"/>
              </w:rPr>
              <w:t>-linker-(27-</w:t>
            </w:r>
            <w:proofErr w:type="gramStart"/>
            <w:r>
              <w:rPr>
                <w:sz w:val="20"/>
                <w:szCs w:val="20"/>
              </w:rPr>
              <w:t>392)MBP</w:t>
            </w:r>
            <w:proofErr w:type="gramEnd"/>
            <w:r>
              <w:rPr>
                <w:sz w:val="20"/>
                <w:szCs w:val="20"/>
              </w:rPr>
              <w:t>**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41484BAC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proofErr w:type="spellStart"/>
            <w:r w:rsidRPr="00D56CF7">
              <w:rPr>
                <w:sz w:val="20"/>
                <w:szCs w:val="20"/>
              </w:rPr>
              <w:t>pLIC</w:t>
            </w:r>
            <w:proofErr w:type="spellEnd"/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0D8BE15A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1B4628" w:rsidRPr="000825DD" w14:paraId="3A177C2A" w14:textId="77777777" w:rsidTr="00DC576D">
        <w:trPr>
          <w:trHeight w:val="320"/>
        </w:trPr>
        <w:tc>
          <w:tcPr>
            <w:tcW w:w="1061" w:type="dxa"/>
            <w:vMerge/>
            <w:shd w:val="clear" w:color="auto" w:fill="D7B755"/>
            <w:vAlign w:val="center"/>
            <w:hideMark/>
          </w:tcPr>
          <w:p w14:paraId="1BE15718" w14:textId="77777777" w:rsidR="001B4628" w:rsidRPr="00D56CF7" w:rsidRDefault="001B4628" w:rsidP="00DC576D">
            <w:pPr>
              <w:spacing w:after="0"/>
              <w:rPr>
                <w:color w:val="FFFFFF"/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2ED6E5B3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Sc_Mf_5B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0536BD6D" w14:textId="77777777" w:rsidR="001B4628" w:rsidRPr="00A874AD" w:rsidRDefault="001B4628" w:rsidP="00DC576D">
            <w:pPr>
              <w:spacing w:after="0"/>
              <w:rPr>
                <w:sz w:val="20"/>
                <w:szCs w:val="20"/>
              </w:rPr>
            </w:pPr>
            <w:r w:rsidRPr="00A874AD">
              <w:rPr>
                <w:sz w:val="20"/>
                <w:szCs w:val="20"/>
              </w:rPr>
              <w:sym w:font="Symbol" w:char="F044"/>
            </w:r>
            <w:r w:rsidRPr="00A874AD">
              <w:rPr>
                <w:sz w:val="20"/>
                <w:szCs w:val="20"/>
              </w:rPr>
              <w:t>N-Mif2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200DB752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D56CF7">
              <w:rPr>
                <w:sz w:val="20"/>
                <w:szCs w:val="20"/>
              </w:rPr>
              <w:t>41-</w:t>
            </w:r>
            <w:proofErr w:type="gramStart"/>
            <w:r w:rsidRPr="00D56CF7">
              <w:rPr>
                <w:sz w:val="20"/>
                <w:szCs w:val="20"/>
              </w:rPr>
              <w:t>549)Mif</w:t>
            </w:r>
            <w:proofErr w:type="gramEnd"/>
            <w:r w:rsidRPr="00D56CF7">
              <w:rPr>
                <w:sz w:val="20"/>
                <w:szCs w:val="20"/>
              </w:rPr>
              <w:t>2-</w:t>
            </w:r>
            <w:r>
              <w:rPr>
                <w:sz w:val="20"/>
                <w:szCs w:val="20"/>
              </w:rPr>
              <w:t>linker-(27-392)</w:t>
            </w:r>
            <w:r w:rsidRPr="00D56CF7">
              <w:rPr>
                <w:sz w:val="20"/>
                <w:szCs w:val="20"/>
              </w:rPr>
              <w:t>MBP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493E8B85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proofErr w:type="spellStart"/>
            <w:r w:rsidRPr="00D56CF7">
              <w:rPr>
                <w:sz w:val="20"/>
                <w:szCs w:val="20"/>
              </w:rPr>
              <w:t>pLIC</w:t>
            </w:r>
            <w:proofErr w:type="spellEnd"/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7F7B5922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1B4628" w:rsidRPr="000825DD" w14:paraId="00C5345F" w14:textId="77777777" w:rsidTr="00DC576D">
        <w:trPr>
          <w:trHeight w:val="320"/>
        </w:trPr>
        <w:tc>
          <w:tcPr>
            <w:tcW w:w="10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33931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40B5CFC9" w14:textId="77777777" w:rsidR="001B4628" w:rsidRPr="00D56CF7" w:rsidRDefault="001B4628" w:rsidP="00DC576D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520" w:type="dxa"/>
            <w:shd w:val="clear" w:color="auto" w:fill="auto"/>
            <w:noWrap/>
            <w:vAlign w:val="center"/>
            <w:hideMark/>
          </w:tcPr>
          <w:p w14:paraId="19F13AB2" w14:textId="77777777" w:rsidR="001B4628" w:rsidRPr="00A874AD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4699" w:type="dxa"/>
            <w:shd w:val="clear" w:color="auto" w:fill="auto"/>
            <w:vAlign w:val="center"/>
          </w:tcPr>
          <w:p w14:paraId="56658EFC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112B4EF6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580FF0B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</w:tr>
      <w:tr w:rsidR="001B4628" w:rsidRPr="000825DD" w14:paraId="48476E35" w14:textId="77777777" w:rsidTr="00DC576D">
        <w:trPr>
          <w:trHeight w:val="320"/>
        </w:trPr>
        <w:tc>
          <w:tcPr>
            <w:tcW w:w="1061" w:type="dxa"/>
            <w:vMerge w:val="restart"/>
            <w:shd w:val="clear" w:color="auto" w:fill="BDC461"/>
            <w:noWrap/>
            <w:vAlign w:val="center"/>
            <w:hideMark/>
          </w:tcPr>
          <w:p w14:paraId="2876DF27" w14:textId="77777777" w:rsidR="001B4628" w:rsidRPr="00D56CF7" w:rsidRDefault="001B4628" w:rsidP="00DC576D">
            <w:pPr>
              <w:spacing w:after="0"/>
              <w:jc w:val="center"/>
              <w:rPr>
                <w:color w:val="FFFFFF"/>
                <w:sz w:val="20"/>
                <w:szCs w:val="20"/>
              </w:rPr>
            </w:pPr>
            <w:r w:rsidRPr="00D56CF7">
              <w:rPr>
                <w:color w:val="FFFFFF"/>
                <w:sz w:val="20"/>
                <w:szCs w:val="20"/>
              </w:rPr>
              <w:t>OA</w:t>
            </w: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735BAF50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GH3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1F6174BB" w14:textId="77777777" w:rsidR="001B4628" w:rsidRPr="00A874AD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A874AD">
              <w:rPr>
                <w:color w:val="000000"/>
                <w:sz w:val="20"/>
                <w:szCs w:val="20"/>
              </w:rPr>
              <w:t>OA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78C7F1F0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Ame1-6XHis, Okp1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29997362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ST3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7EEC3F5A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1B4628" w:rsidRPr="000825DD" w14:paraId="1B8038A3" w14:textId="77777777" w:rsidTr="00DC576D">
        <w:trPr>
          <w:trHeight w:val="320"/>
        </w:trPr>
        <w:tc>
          <w:tcPr>
            <w:tcW w:w="1061" w:type="dxa"/>
            <w:vMerge/>
            <w:shd w:val="clear" w:color="auto" w:fill="BDC461"/>
            <w:vAlign w:val="center"/>
            <w:hideMark/>
          </w:tcPr>
          <w:p w14:paraId="775BD3AC" w14:textId="77777777" w:rsidR="001B4628" w:rsidRPr="00D56CF7" w:rsidRDefault="001B4628" w:rsidP="00DC576D">
            <w:pPr>
              <w:spacing w:after="0"/>
              <w:rPr>
                <w:color w:val="FFFFFF"/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18D46752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GH4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278C75C1" w14:textId="77777777" w:rsidR="001B4628" w:rsidRPr="00A874AD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A874AD">
              <w:rPr>
                <w:color w:val="000000"/>
                <w:sz w:val="20"/>
                <w:szCs w:val="20"/>
              </w:rPr>
              <w:t>OA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528E3318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Ame1-FLAG, Okp1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344B1296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ST3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F14C96D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1B4628" w:rsidRPr="000825DD" w14:paraId="7D81DAB8" w14:textId="77777777" w:rsidTr="00DC576D">
        <w:trPr>
          <w:trHeight w:val="320"/>
        </w:trPr>
        <w:tc>
          <w:tcPr>
            <w:tcW w:w="1061" w:type="dxa"/>
            <w:vMerge/>
            <w:shd w:val="clear" w:color="auto" w:fill="BDC461"/>
            <w:vAlign w:val="center"/>
            <w:hideMark/>
          </w:tcPr>
          <w:p w14:paraId="2109771F" w14:textId="77777777" w:rsidR="001B4628" w:rsidRPr="00D56CF7" w:rsidRDefault="001B4628" w:rsidP="00DC576D">
            <w:pPr>
              <w:spacing w:after="0"/>
              <w:rPr>
                <w:color w:val="FFFFFF"/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032B92B1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GH42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39A74D25" w14:textId="77777777" w:rsidR="001B4628" w:rsidRPr="00A874AD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A874AD">
              <w:rPr>
                <w:sz w:val="20"/>
                <w:szCs w:val="20"/>
              </w:rPr>
              <w:sym w:font="Symbol" w:char="F044"/>
            </w:r>
            <w:r w:rsidRPr="00A874AD">
              <w:rPr>
                <w:sz w:val="20"/>
                <w:szCs w:val="20"/>
              </w:rPr>
              <w:t>N-OA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62474ACD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(21-</w:t>
            </w:r>
            <w:proofErr w:type="gramStart"/>
            <w:r w:rsidRPr="00D56CF7">
              <w:rPr>
                <w:color w:val="000000"/>
                <w:sz w:val="20"/>
                <w:szCs w:val="20"/>
              </w:rPr>
              <w:t>324)Ame</w:t>
            </w:r>
            <w:proofErr w:type="gramEnd"/>
            <w:r w:rsidRPr="00D56CF7">
              <w:rPr>
                <w:color w:val="000000"/>
                <w:sz w:val="20"/>
                <w:szCs w:val="20"/>
              </w:rPr>
              <w:t>1-FLAG, Okp1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640D7A74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ST3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741FA820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1B4628" w:rsidRPr="000825DD" w14:paraId="57B5D905" w14:textId="77777777" w:rsidTr="00DC576D">
        <w:trPr>
          <w:trHeight w:val="320"/>
        </w:trPr>
        <w:tc>
          <w:tcPr>
            <w:tcW w:w="1061" w:type="dxa"/>
            <w:vMerge/>
            <w:shd w:val="clear" w:color="auto" w:fill="BDC461"/>
            <w:vAlign w:val="center"/>
            <w:hideMark/>
          </w:tcPr>
          <w:p w14:paraId="79B0B1DC" w14:textId="77777777" w:rsidR="001B4628" w:rsidRPr="00D56CF7" w:rsidRDefault="001B4628" w:rsidP="00DC576D">
            <w:pPr>
              <w:spacing w:after="0"/>
              <w:rPr>
                <w:color w:val="FFFFFF"/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0AA45038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GH15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5CA61B3B" w14:textId="77777777" w:rsidR="001B4628" w:rsidRPr="00A874AD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A874AD">
              <w:rPr>
                <w:sz w:val="20"/>
                <w:szCs w:val="20"/>
              </w:rPr>
              <w:sym w:font="Symbol" w:char="F044"/>
            </w:r>
            <w:r w:rsidRPr="00A874AD">
              <w:rPr>
                <w:sz w:val="20"/>
                <w:szCs w:val="20"/>
              </w:rPr>
              <w:t>N-OA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6B6F8AAF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(21-</w:t>
            </w:r>
            <w:proofErr w:type="gramStart"/>
            <w:r w:rsidRPr="00D56CF7">
              <w:rPr>
                <w:color w:val="000000"/>
                <w:sz w:val="20"/>
                <w:szCs w:val="20"/>
              </w:rPr>
              <w:t>324)Ame</w:t>
            </w:r>
            <w:proofErr w:type="gramEnd"/>
            <w:r w:rsidRPr="00D56CF7">
              <w:rPr>
                <w:color w:val="000000"/>
                <w:sz w:val="20"/>
                <w:szCs w:val="20"/>
              </w:rPr>
              <w:t>1-6XHis, Okp1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31285D20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ST3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748970B6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1B4628" w:rsidRPr="000825DD" w14:paraId="698351E1" w14:textId="77777777" w:rsidTr="00DC576D">
        <w:trPr>
          <w:trHeight w:val="320"/>
        </w:trPr>
        <w:tc>
          <w:tcPr>
            <w:tcW w:w="10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38C06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7E2FC201" w14:textId="77777777" w:rsidR="001B4628" w:rsidRPr="00D56CF7" w:rsidRDefault="001B4628" w:rsidP="00DC576D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520" w:type="dxa"/>
            <w:shd w:val="clear" w:color="auto" w:fill="auto"/>
            <w:noWrap/>
            <w:vAlign w:val="center"/>
            <w:hideMark/>
          </w:tcPr>
          <w:p w14:paraId="09329C13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4699" w:type="dxa"/>
            <w:shd w:val="clear" w:color="auto" w:fill="auto"/>
            <w:vAlign w:val="center"/>
          </w:tcPr>
          <w:p w14:paraId="759A342E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37D0BA27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5D82444E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</w:tr>
      <w:tr w:rsidR="001B4628" w:rsidRPr="000825DD" w14:paraId="6A81B0D1" w14:textId="77777777" w:rsidTr="00DC576D">
        <w:trPr>
          <w:trHeight w:val="320"/>
        </w:trPr>
        <w:tc>
          <w:tcPr>
            <w:tcW w:w="1061" w:type="dxa"/>
            <w:vMerge w:val="restart"/>
            <w:shd w:val="clear" w:color="auto" w:fill="69C2A6"/>
            <w:noWrap/>
            <w:vAlign w:val="center"/>
            <w:hideMark/>
          </w:tcPr>
          <w:p w14:paraId="6DE91401" w14:textId="77777777" w:rsidR="001B4628" w:rsidRPr="00D56CF7" w:rsidRDefault="001B4628" w:rsidP="00DC576D">
            <w:pPr>
              <w:spacing w:after="0"/>
              <w:jc w:val="center"/>
              <w:rPr>
                <w:color w:val="FFFFFF"/>
                <w:sz w:val="20"/>
                <w:szCs w:val="20"/>
              </w:rPr>
            </w:pPr>
            <w:r w:rsidRPr="00D56CF7">
              <w:rPr>
                <w:color w:val="FFFFFF"/>
                <w:sz w:val="20"/>
                <w:szCs w:val="20"/>
              </w:rPr>
              <w:t>MIND</w:t>
            </w: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21B16074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GH63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2CCDFFCF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D-MIND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75DB6E7B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6XHis-linker-Nsl1, S240D, S250D-Dsn1, Mtw1, Nnf1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7E2A4D0E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ST3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7DB1357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1B4628" w:rsidRPr="000825DD" w14:paraId="581DF30E" w14:textId="77777777" w:rsidTr="00DC576D">
        <w:trPr>
          <w:trHeight w:val="320"/>
        </w:trPr>
        <w:tc>
          <w:tcPr>
            <w:tcW w:w="1061" w:type="dxa"/>
            <w:vMerge/>
            <w:shd w:val="clear" w:color="auto" w:fill="69C2A6"/>
            <w:vAlign w:val="center"/>
            <w:hideMark/>
          </w:tcPr>
          <w:p w14:paraId="0C693552" w14:textId="77777777" w:rsidR="001B4628" w:rsidRPr="00D56CF7" w:rsidRDefault="001B4628" w:rsidP="00DC576D">
            <w:pPr>
              <w:spacing w:after="0"/>
              <w:rPr>
                <w:color w:val="FFFFFF"/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3B2F33C7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GH62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1CE21A7C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D-MIND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291EBB93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FLAG-Nsl1, S240D, S250D-Dsn1, Mtw1, Nnf1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1B0EB68B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ST3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E7DB88E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1B4628" w:rsidRPr="000825DD" w14:paraId="13A9DBE3" w14:textId="77777777" w:rsidTr="00DC576D">
        <w:trPr>
          <w:trHeight w:val="320"/>
        </w:trPr>
        <w:tc>
          <w:tcPr>
            <w:tcW w:w="1061" w:type="dxa"/>
            <w:vMerge/>
            <w:shd w:val="clear" w:color="auto" w:fill="69C2A6"/>
            <w:vAlign w:val="center"/>
            <w:hideMark/>
          </w:tcPr>
          <w:p w14:paraId="10024744" w14:textId="77777777" w:rsidR="001B4628" w:rsidRPr="00D56CF7" w:rsidRDefault="001B4628" w:rsidP="00DC576D">
            <w:pPr>
              <w:spacing w:after="0"/>
              <w:rPr>
                <w:color w:val="FFFFFF"/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4274B3C0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GH</w:t>
            </w:r>
            <w:r>
              <w:rPr>
                <w:color w:val="000000"/>
                <w:sz w:val="20"/>
                <w:szCs w:val="20"/>
              </w:rPr>
              <w:t>46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1220A17F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IND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08E04953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 xml:space="preserve">Nsl1, </w:t>
            </w:r>
            <w:r>
              <w:rPr>
                <w:color w:val="000000"/>
                <w:sz w:val="20"/>
                <w:szCs w:val="20"/>
              </w:rPr>
              <w:t>FLAG-</w:t>
            </w:r>
            <w:r w:rsidRPr="00D56CF7">
              <w:rPr>
                <w:color w:val="000000"/>
                <w:sz w:val="20"/>
                <w:szCs w:val="20"/>
              </w:rPr>
              <w:t>Dsn1, Mtw1, Nnf1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1F69B3DF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ST3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52626C3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1B4628" w:rsidRPr="000825DD" w14:paraId="5AEAE9F8" w14:textId="77777777" w:rsidTr="00DC576D">
        <w:trPr>
          <w:trHeight w:val="320"/>
        </w:trPr>
        <w:tc>
          <w:tcPr>
            <w:tcW w:w="10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54D28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274DF27E" w14:textId="77777777" w:rsidR="001B4628" w:rsidRPr="00D56CF7" w:rsidRDefault="001B4628" w:rsidP="00DC576D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520" w:type="dxa"/>
            <w:shd w:val="clear" w:color="auto" w:fill="auto"/>
            <w:noWrap/>
            <w:vAlign w:val="center"/>
            <w:hideMark/>
          </w:tcPr>
          <w:p w14:paraId="745C8218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4699" w:type="dxa"/>
            <w:shd w:val="clear" w:color="auto" w:fill="auto"/>
            <w:vAlign w:val="center"/>
          </w:tcPr>
          <w:p w14:paraId="1BF7C703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0B9A6DF9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E799F8E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</w:tr>
      <w:tr w:rsidR="001B4628" w:rsidRPr="000825DD" w14:paraId="09663F9F" w14:textId="77777777" w:rsidTr="00DC576D">
        <w:trPr>
          <w:trHeight w:val="320"/>
        </w:trPr>
        <w:tc>
          <w:tcPr>
            <w:tcW w:w="1061" w:type="dxa"/>
            <w:vMerge w:val="restart"/>
            <w:shd w:val="clear" w:color="auto" w:fill="34888D"/>
            <w:noWrap/>
            <w:vAlign w:val="center"/>
            <w:hideMark/>
          </w:tcPr>
          <w:p w14:paraId="011EB1B4" w14:textId="77777777" w:rsidR="001B4628" w:rsidRPr="00D56CF7" w:rsidRDefault="001B4628" w:rsidP="00DC576D">
            <w:pPr>
              <w:spacing w:after="0"/>
              <w:jc w:val="center"/>
              <w:rPr>
                <w:color w:val="FFFFFF"/>
                <w:sz w:val="20"/>
                <w:szCs w:val="20"/>
              </w:rPr>
            </w:pPr>
            <w:r w:rsidRPr="00D56CF7">
              <w:rPr>
                <w:color w:val="FFFFFF"/>
                <w:sz w:val="20"/>
                <w:szCs w:val="20"/>
              </w:rPr>
              <w:t>Ndc80c</w:t>
            </w: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1193FB5E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JT048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751F08BB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art of Ndc80c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429EF37E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Spc24-Flag, Spc25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66F00D40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proofErr w:type="spellStart"/>
            <w:r w:rsidRPr="00D56CF7">
              <w:rPr>
                <w:color w:val="000000"/>
                <w:sz w:val="20"/>
                <w:szCs w:val="20"/>
              </w:rPr>
              <w:t>pRSFDuet</w:t>
            </w:r>
            <w:proofErr w:type="spellEnd"/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2394058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dWRhbGthcjwvQXV0aG9yPjxZZWFyPjIwMTU8L1llYXI+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dWRhbGthcjwvQXV0aG9yPjxZZWFyPjIwMTU8L1llYXI+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(Kudalkar et al. 2015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1B4628" w:rsidRPr="000825DD" w14:paraId="5E4CFEA9" w14:textId="77777777" w:rsidTr="00DC576D">
        <w:trPr>
          <w:trHeight w:val="320"/>
        </w:trPr>
        <w:tc>
          <w:tcPr>
            <w:tcW w:w="1061" w:type="dxa"/>
            <w:vMerge/>
            <w:shd w:val="clear" w:color="auto" w:fill="34888D"/>
            <w:vAlign w:val="center"/>
            <w:hideMark/>
          </w:tcPr>
          <w:p w14:paraId="32A36D76" w14:textId="77777777" w:rsidR="001B4628" w:rsidRPr="00D56CF7" w:rsidRDefault="001B4628" w:rsidP="00DC576D">
            <w:pPr>
              <w:spacing w:after="0"/>
              <w:rPr>
                <w:color w:val="FFFFFF"/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42AB1245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EM033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37E8C911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art of Ndc80c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78766F82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Spc24-</w:t>
            </w:r>
            <w:r>
              <w:rPr>
                <w:color w:val="000000"/>
                <w:sz w:val="20"/>
                <w:szCs w:val="20"/>
              </w:rPr>
              <w:t>6</w:t>
            </w:r>
            <w:r w:rsidRPr="00D56CF7">
              <w:rPr>
                <w:color w:val="000000"/>
                <w:sz w:val="20"/>
                <w:szCs w:val="20"/>
              </w:rPr>
              <w:t>XHis, Spc25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72A0C25D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proofErr w:type="spellStart"/>
            <w:r w:rsidRPr="00D56CF7">
              <w:rPr>
                <w:color w:val="000000"/>
                <w:sz w:val="20"/>
                <w:szCs w:val="20"/>
              </w:rPr>
              <w:t>pRSFDuet</w:t>
            </w:r>
            <w:proofErr w:type="spellEnd"/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C4D589B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Scarborough&lt;/Author&gt;&lt;Year&gt;2019&lt;/Year&gt;&lt;RecNum&gt;0&lt;/RecNum&gt;&lt;IDText&gt;Tight bending of the Ndc80 complex provides intrinsic regulation of its binding to microtubules&lt;/IDText&gt;&lt;DisplayText&gt;(Scarborough, Davis, and Asbury 2019)&lt;/DisplayText&gt;&lt;record&gt;&lt;dates&gt;&lt;pub-dates&gt;&lt;date&gt;May 2&lt;/date&gt;&lt;/pub-dates&gt;&lt;year&gt;2019&lt;/year&gt;&lt;/dates&gt;&lt;keywords&gt;&lt;keyword&gt;*S. cerevisiae&lt;/keyword&gt;&lt;keyword&gt;*biochemistry&lt;/keyword&gt;&lt;keyword&gt;*chemical biology&lt;/keyword&gt;&lt;keyword&gt;*kinetochore&lt;/keyword&gt;&lt;keyword&gt;*microtubule&lt;/keyword&gt;&lt;keyword&gt;*mitosis&lt;/keyword&gt;&lt;keyword&gt;*molecular biophysics&lt;/keyword&gt;&lt;keyword&gt;*structural biology&lt;/keyword&gt;&lt;/keywords&gt;&lt;isbn&gt;2050-084x&lt;/isbn&gt;&lt;custom2&gt;PMC6516834&lt;/custom2&gt;&lt;titles&gt;&lt;title&gt;Tight bending of the Ndc80 complex provides intrinsic regulation of its binding to microtubules&lt;/title&gt;&lt;secondary-title&gt;Elife&lt;/secondary-title&gt;&lt;/titles&gt;&lt;contributors&gt;&lt;authors&gt;&lt;author&gt;Scarborough, E. A.&lt;/author&gt;&lt;author&gt;Davis, T. N.&lt;/author&gt;&lt;author&gt;Asbury, C. L.&lt;/author&gt;&lt;/authors&gt;&lt;/contributors&gt;&lt;edition&gt;2019/05/03&lt;/edition&gt;&lt;language&gt;eng&lt;/language&gt;&lt;added-date format="utc"&gt;1578962926&lt;/added-date&gt;&lt;ref-type name="Journal Article"&gt;17&lt;/ref-type&gt;&lt;auth-address&gt;Department of Biochemistry, University of Washington, Seattle, United States.&amp;#xD;Department of Physiology and Biophysics, University of Washington, Seattle, United States.&lt;/auth-address&gt;&lt;remote-database-provider&gt;NLM&lt;/remote-database-provider&gt;&lt;rec-number&gt;743&lt;/rec-number&gt;&lt;last-updated-date format="utc"&gt;1578962926&lt;/last-updated-date&gt;&lt;accession-num&gt;31045495&lt;/accession-num&gt;&lt;electronic-resource-num&gt;10.7554/eLife.44489&lt;/electronic-resource-num&gt;&lt;volume&gt;8&lt;/volume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(Scarborough, Davis, and Asbury 2019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1B4628" w:rsidRPr="000825DD" w14:paraId="3EFC505D" w14:textId="77777777" w:rsidTr="00DC576D">
        <w:trPr>
          <w:trHeight w:val="320"/>
        </w:trPr>
        <w:tc>
          <w:tcPr>
            <w:tcW w:w="1061" w:type="dxa"/>
            <w:vMerge/>
            <w:shd w:val="clear" w:color="auto" w:fill="34888D"/>
            <w:vAlign w:val="center"/>
            <w:hideMark/>
          </w:tcPr>
          <w:p w14:paraId="4AD276C1" w14:textId="77777777" w:rsidR="001B4628" w:rsidRPr="00D56CF7" w:rsidRDefault="001B4628" w:rsidP="00DC576D">
            <w:pPr>
              <w:spacing w:after="0"/>
              <w:rPr>
                <w:color w:val="FFFFFF"/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0722B065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Ndc80/Nuf2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58D5C3D8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art of Ndc80c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1BC7154E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Nuf2</w:t>
            </w:r>
            <w:r w:rsidRPr="000825DD">
              <w:rPr>
                <w:color w:val="000000"/>
                <w:sz w:val="20"/>
                <w:szCs w:val="20"/>
              </w:rPr>
              <w:t>, Ndc80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3F891106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proofErr w:type="spellStart"/>
            <w:r w:rsidRPr="00D56CF7">
              <w:rPr>
                <w:color w:val="000000"/>
                <w:sz w:val="20"/>
                <w:szCs w:val="20"/>
              </w:rPr>
              <w:t>pETDuet</w:t>
            </w:r>
            <w:proofErr w:type="spellEnd"/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085EFC28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ZWk8L0F1dGhvcj48WWVhcj4yMDA1PC9ZZWFyPjxSZWNO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1MzYzLTc8L3BhZ2VzPjx2b2x1bWU+MTAyPC92b2x1bWU+PG51bWJlcj4xNTwvbnVtYmVyPjxl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ZWk8L0F1dGhvcj48WWVhcj4yMDA1PC9ZZWFyPjxSZWNO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C9wZXJpb2RpY2FsPjxwYWdl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(Wei, Sorger, and Harrison 2005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1B4628" w:rsidRPr="000825DD" w14:paraId="6E92E23F" w14:textId="77777777" w:rsidTr="00DC576D">
        <w:trPr>
          <w:trHeight w:val="320"/>
        </w:trPr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70A3E4B6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5A8A0DA8" w14:textId="77777777" w:rsidR="001B4628" w:rsidRPr="00D56CF7" w:rsidRDefault="001B4628" w:rsidP="00DC576D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520" w:type="dxa"/>
            <w:shd w:val="clear" w:color="auto" w:fill="auto"/>
            <w:noWrap/>
            <w:vAlign w:val="center"/>
            <w:hideMark/>
          </w:tcPr>
          <w:p w14:paraId="7D3AC377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4699" w:type="dxa"/>
            <w:shd w:val="clear" w:color="auto" w:fill="auto"/>
            <w:vAlign w:val="center"/>
          </w:tcPr>
          <w:p w14:paraId="5269997A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3831B0DE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55AFC6E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</w:tr>
      <w:tr w:rsidR="001B4628" w:rsidRPr="000825DD" w14:paraId="6B9E18A0" w14:textId="77777777" w:rsidTr="00DC576D">
        <w:trPr>
          <w:trHeight w:val="320"/>
        </w:trPr>
        <w:tc>
          <w:tcPr>
            <w:tcW w:w="1061" w:type="dxa"/>
            <w:shd w:val="clear" w:color="000000" w:fill="3E5880"/>
            <w:noWrap/>
            <w:vAlign w:val="center"/>
            <w:hideMark/>
          </w:tcPr>
          <w:p w14:paraId="13FE865F" w14:textId="77777777" w:rsidR="001B4628" w:rsidRPr="00D56CF7" w:rsidRDefault="001B4628" w:rsidP="00DC576D">
            <w:pPr>
              <w:spacing w:after="0"/>
              <w:jc w:val="center"/>
              <w:rPr>
                <w:color w:val="FFFFFF"/>
                <w:sz w:val="20"/>
                <w:szCs w:val="20"/>
              </w:rPr>
            </w:pPr>
            <w:r w:rsidRPr="00D56CF7">
              <w:rPr>
                <w:color w:val="FFFFFF"/>
                <w:sz w:val="20"/>
                <w:szCs w:val="20"/>
              </w:rPr>
              <w:t>Dam1c</w:t>
            </w: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2675AB2D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JT044</w:t>
            </w:r>
          </w:p>
        </w:tc>
        <w:tc>
          <w:tcPr>
            <w:tcW w:w="1520" w:type="dxa"/>
            <w:shd w:val="clear" w:color="auto" w:fill="auto"/>
            <w:noWrap/>
            <w:vAlign w:val="center"/>
            <w:hideMark/>
          </w:tcPr>
          <w:p w14:paraId="0B34ADD3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Dam1c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7EFD2E46" w14:textId="77777777" w:rsidR="001B4628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Dad1, Duo1, Spc34-FLAG, Dam1</w:t>
            </w:r>
            <w:r>
              <w:rPr>
                <w:color w:val="000000"/>
                <w:sz w:val="20"/>
                <w:szCs w:val="20"/>
              </w:rPr>
              <w:t xml:space="preserve">, Hsk3 and </w:t>
            </w:r>
          </w:p>
          <w:p w14:paraId="51E51D3A" w14:textId="77777777" w:rsidR="001B4628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Dad4, Dad3, Dad2, Spc19, Ask1</w:t>
            </w:r>
            <w:r w:rsidRPr="006943D7">
              <w:rPr>
                <w:color w:val="000000"/>
                <w:sz w:val="20"/>
                <w:szCs w:val="20"/>
                <w:vertAlign w:val="superscript"/>
              </w:rPr>
              <w:t>‡</w:t>
            </w:r>
          </w:p>
          <w:p w14:paraId="5D9F2631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3D8903C3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T3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C622123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VbWJyZWl0PC9BdXRob3I+PFllYXI+MjAxNDwvWWVhcj48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VbWJyZWl0PC9BdXRob3I+PFllYXI+MjAxNDwvWWVhcj48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Umbreit et al. 201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B4628" w:rsidRPr="000825DD" w14:paraId="4977B8CF" w14:textId="77777777" w:rsidTr="00DC576D">
        <w:trPr>
          <w:trHeight w:val="320"/>
        </w:trPr>
        <w:tc>
          <w:tcPr>
            <w:tcW w:w="10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394F5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0F1644F6" w14:textId="77777777" w:rsidR="001B4628" w:rsidRPr="00D56CF7" w:rsidRDefault="001B4628" w:rsidP="00DC576D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520" w:type="dxa"/>
            <w:shd w:val="clear" w:color="auto" w:fill="auto"/>
            <w:noWrap/>
            <w:vAlign w:val="center"/>
            <w:hideMark/>
          </w:tcPr>
          <w:p w14:paraId="64604F8E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4699" w:type="dxa"/>
            <w:shd w:val="clear" w:color="auto" w:fill="auto"/>
            <w:vAlign w:val="center"/>
          </w:tcPr>
          <w:p w14:paraId="5DD8F1A5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66BB38D5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78020D1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</w:tr>
      <w:tr w:rsidR="001B4628" w:rsidRPr="000825DD" w14:paraId="702A5ACF" w14:textId="77777777" w:rsidTr="00DC576D">
        <w:trPr>
          <w:trHeight w:val="320"/>
        </w:trPr>
        <w:tc>
          <w:tcPr>
            <w:tcW w:w="1061" w:type="dxa"/>
            <w:shd w:val="clear" w:color="000000" w:fill="F8A582"/>
            <w:noWrap/>
            <w:vAlign w:val="center"/>
            <w:hideMark/>
          </w:tcPr>
          <w:p w14:paraId="10F9B099" w14:textId="77777777" w:rsidR="001B4628" w:rsidRPr="00D56CF7" w:rsidRDefault="001B4628" w:rsidP="00DC576D">
            <w:pPr>
              <w:spacing w:after="0"/>
              <w:jc w:val="center"/>
              <w:rPr>
                <w:color w:val="FFFFFF"/>
                <w:sz w:val="20"/>
                <w:szCs w:val="20"/>
              </w:rPr>
            </w:pPr>
            <w:r w:rsidRPr="00D56CF7">
              <w:rPr>
                <w:color w:val="FFFFFF"/>
                <w:sz w:val="20"/>
                <w:szCs w:val="20"/>
              </w:rPr>
              <w:t>CI</w:t>
            </w: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55F8976D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GH58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3CD61321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I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7BA8AD5B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FLAG-Chl4, Iml3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110F6A22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pLIC</w:t>
            </w:r>
            <w:proofErr w:type="spellEnd"/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7674763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1B4628" w:rsidRPr="000825DD" w14:paraId="2A2B4787" w14:textId="77777777" w:rsidTr="00DC576D">
        <w:trPr>
          <w:trHeight w:val="320"/>
        </w:trPr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23EA99BB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7A186F60" w14:textId="77777777" w:rsidR="001B4628" w:rsidRPr="00D56CF7" w:rsidRDefault="001B4628" w:rsidP="00DC576D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1675AAEA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4699" w:type="dxa"/>
            <w:shd w:val="clear" w:color="auto" w:fill="auto"/>
            <w:vAlign w:val="center"/>
          </w:tcPr>
          <w:p w14:paraId="3B2AA25C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6DA3649B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0578F90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</w:p>
        </w:tc>
      </w:tr>
      <w:tr w:rsidR="001B4628" w:rsidRPr="000825DD" w14:paraId="3E092AFB" w14:textId="77777777" w:rsidTr="00DC576D">
        <w:trPr>
          <w:trHeight w:val="320"/>
        </w:trPr>
        <w:tc>
          <w:tcPr>
            <w:tcW w:w="1061" w:type="dxa"/>
            <w:vMerge w:val="restart"/>
            <w:shd w:val="clear" w:color="000000" w:fill="AC4B5C"/>
            <w:noWrap/>
            <w:vAlign w:val="center"/>
            <w:hideMark/>
          </w:tcPr>
          <w:p w14:paraId="5963D311" w14:textId="77777777" w:rsidR="001B4628" w:rsidRPr="00D56CF7" w:rsidRDefault="001B4628" w:rsidP="00DC576D">
            <w:pPr>
              <w:spacing w:after="0"/>
              <w:jc w:val="center"/>
              <w:rPr>
                <w:color w:val="FFFFFF"/>
                <w:sz w:val="20"/>
                <w:szCs w:val="20"/>
              </w:rPr>
            </w:pPr>
            <w:r w:rsidRPr="00D56CF7">
              <w:rPr>
                <w:color w:val="FFFFFF"/>
                <w:sz w:val="20"/>
                <w:szCs w:val="20"/>
              </w:rPr>
              <w:t>Histones</w:t>
            </w: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65A528E3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ScKl2</w:t>
            </w:r>
          </w:p>
        </w:tc>
        <w:tc>
          <w:tcPr>
            <w:tcW w:w="1520" w:type="dxa"/>
            <w:shd w:val="clear" w:color="auto" w:fill="auto"/>
            <w:noWrap/>
            <w:vAlign w:val="center"/>
            <w:hideMark/>
          </w:tcPr>
          <w:p w14:paraId="0C1E7405" w14:textId="77777777" w:rsidR="001B4628" w:rsidRPr="00C47CD7" w:rsidRDefault="001B4628" w:rsidP="00DC576D">
            <w:pPr>
              <w:spacing w:after="0"/>
              <w:rPr>
                <w:color w:val="000000"/>
                <w:sz w:val="20"/>
                <w:szCs w:val="20"/>
                <w:lang w:val="pt-BR"/>
              </w:rPr>
            </w:pPr>
            <w:r w:rsidRPr="00B747E6">
              <w:rPr>
                <w:sz w:val="20"/>
                <w:szCs w:val="20"/>
              </w:rPr>
              <w:t>Cse4-NCP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07559858" w14:textId="77777777" w:rsidR="001B4628" w:rsidRPr="009F2E62" w:rsidRDefault="001B4628" w:rsidP="00DC576D">
            <w:pPr>
              <w:spacing w:after="0"/>
              <w:rPr>
                <w:color w:val="000000"/>
                <w:sz w:val="20"/>
                <w:szCs w:val="20"/>
                <w:lang w:val="pt-BR"/>
              </w:rPr>
            </w:pPr>
            <w:proofErr w:type="spellStart"/>
            <w:proofErr w:type="gramStart"/>
            <w:r w:rsidRPr="009F2E62">
              <w:rPr>
                <w:i/>
                <w:iCs/>
                <w:color w:val="000000"/>
                <w:sz w:val="20"/>
                <w:szCs w:val="20"/>
                <w:lang w:val="pt-BR"/>
              </w:rPr>
              <w:t>K.lactis</w:t>
            </w:r>
            <w:proofErr w:type="spellEnd"/>
            <w:proofErr w:type="gramEnd"/>
            <w:r w:rsidRPr="009F2E62">
              <w:rPr>
                <w:color w:val="000000"/>
                <w:sz w:val="20"/>
                <w:szCs w:val="20"/>
                <w:lang w:val="pt-BR"/>
              </w:rPr>
              <w:t xml:space="preserve"> 6XHis-H2A, </w:t>
            </w:r>
            <w:r w:rsidRPr="009F2E62">
              <w:rPr>
                <w:i/>
                <w:iCs/>
                <w:color w:val="000000"/>
                <w:sz w:val="20"/>
                <w:szCs w:val="20"/>
                <w:lang w:val="pt-BR"/>
              </w:rPr>
              <w:t xml:space="preserve">K. </w:t>
            </w:r>
            <w:proofErr w:type="spellStart"/>
            <w:r w:rsidRPr="009F2E62">
              <w:rPr>
                <w:i/>
                <w:iCs/>
                <w:color w:val="000000"/>
                <w:sz w:val="20"/>
                <w:szCs w:val="20"/>
                <w:lang w:val="pt-BR"/>
              </w:rPr>
              <w:t>lactis</w:t>
            </w:r>
            <w:proofErr w:type="spellEnd"/>
            <w:r w:rsidRPr="009F2E62">
              <w:rPr>
                <w:iCs/>
                <w:color w:val="000000"/>
                <w:sz w:val="20"/>
                <w:szCs w:val="20"/>
                <w:lang w:val="pt-BR"/>
              </w:rPr>
              <w:t xml:space="preserve"> </w:t>
            </w:r>
            <w:r w:rsidRPr="009F2E62">
              <w:rPr>
                <w:color w:val="000000"/>
                <w:sz w:val="20"/>
                <w:szCs w:val="20"/>
                <w:lang w:val="pt-BR"/>
              </w:rPr>
              <w:t xml:space="preserve">6XHis-H2B, Cse4, </w:t>
            </w:r>
            <w:r w:rsidRPr="009F2E62">
              <w:rPr>
                <w:i/>
                <w:iCs/>
                <w:color w:val="000000"/>
                <w:sz w:val="20"/>
                <w:szCs w:val="20"/>
                <w:lang w:val="pt-BR"/>
              </w:rPr>
              <w:t xml:space="preserve">K. </w:t>
            </w:r>
            <w:proofErr w:type="spellStart"/>
            <w:r w:rsidRPr="009F2E62">
              <w:rPr>
                <w:i/>
                <w:iCs/>
                <w:color w:val="000000"/>
                <w:sz w:val="20"/>
                <w:szCs w:val="20"/>
                <w:lang w:val="pt-BR"/>
              </w:rPr>
              <w:t>lactis</w:t>
            </w:r>
            <w:proofErr w:type="spellEnd"/>
            <w:r w:rsidRPr="009F2E62">
              <w:rPr>
                <w:color w:val="000000"/>
                <w:sz w:val="20"/>
                <w:szCs w:val="20"/>
                <w:lang w:val="pt-BR"/>
              </w:rPr>
              <w:t xml:space="preserve"> 6XHis-H4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79C2281B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pLIC</w:t>
            </w:r>
            <w:proofErr w:type="spellEnd"/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889803B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Migl&lt;/Author&gt;&lt;Year&gt;2020&lt;/Year&gt;&lt;RecNum&gt;0&lt;/RecNum&gt;&lt;IDText&gt;Cryoelectron Microscopy Structure of a Yeast   Centromeric Nucleosome at 2.7 Å Resolution&lt;/IDText&gt;&lt;DisplayText&gt;(Migl et al. 2020)&lt;/DisplayText&gt;&lt;record&gt;&lt;titles&gt;&lt;title&gt;Cryoelectron Microscopy Structure of a Yeast   Centromeric Nucleosome at 2.7 Å Resolution&lt;/title&gt;&lt;secondary-title&gt;Structure&lt;/secondary-title&gt;&lt;/titles&gt;&lt;pages&gt;1-8&lt;/pages&gt;&lt;contributors&gt;&lt;authors&gt;&lt;author&gt;Migl, D.&lt;/author&gt;&lt;author&gt;Kschonsak, M.&lt;/author&gt;&lt;author&gt;Arthur, C.P.&lt;/author&gt;&lt;author&gt;Khin, Y.&lt;/author&gt;&lt;author&gt;Harrison, S.C.&lt;/author&gt;&lt;author&gt;Ciferri, C.&lt;/author&gt;&lt;author&gt;Dimitrova, Y.N.&lt;/author&gt;&lt;/authors&gt;&lt;/contributors&gt;&lt;added-date format="utc"&gt;1579050696&lt;/added-date&gt;&lt;ref-type name="Journal Article"&gt;17&lt;/ref-type&gt;&lt;dates&gt;&lt;year&gt;2020&lt;/year&gt;&lt;/dates&gt;&lt;rec-number&gt;746&lt;/rec-number&gt;&lt;last-updated-date format="utc"&gt;1579050749&lt;/last-updated-date&gt;&lt;volume&gt;28&lt;/volume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(Migl et al. 2020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1B4628" w:rsidRPr="000825DD" w14:paraId="775D03A1" w14:textId="77777777" w:rsidTr="00DC576D">
        <w:trPr>
          <w:trHeight w:val="320"/>
        </w:trPr>
        <w:tc>
          <w:tcPr>
            <w:tcW w:w="1061" w:type="dxa"/>
            <w:vMerge/>
            <w:vAlign w:val="center"/>
            <w:hideMark/>
          </w:tcPr>
          <w:p w14:paraId="00C2A6F8" w14:textId="77777777" w:rsidR="001B4628" w:rsidRPr="00D56CF7" w:rsidRDefault="001B4628" w:rsidP="00DC576D">
            <w:pPr>
              <w:spacing w:after="0"/>
              <w:rPr>
                <w:color w:val="FFFFFF"/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  <w:hideMark/>
          </w:tcPr>
          <w:p w14:paraId="468C2C05" w14:textId="77777777" w:rsidR="001B4628" w:rsidRPr="00D56CF7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D56CF7">
              <w:rPr>
                <w:color w:val="000000"/>
                <w:sz w:val="20"/>
                <w:szCs w:val="20"/>
              </w:rPr>
              <w:t>pScKl4</w:t>
            </w:r>
          </w:p>
        </w:tc>
        <w:tc>
          <w:tcPr>
            <w:tcW w:w="1520" w:type="dxa"/>
            <w:shd w:val="clear" w:color="auto" w:fill="auto"/>
            <w:noWrap/>
            <w:vAlign w:val="center"/>
            <w:hideMark/>
          </w:tcPr>
          <w:p w14:paraId="0A8190F1" w14:textId="77777777" w:rsidR="001B4628" w:rsidRPr="009F2E62" w:rsidRDefault="001B4628" w:rsidP="00DC576D">
            <w:pPr>
              <w:spacing w:after="0"/>
              <w:rPr>
                <w:color w:val="000000"/>
                <w:sz w:val="20"/>
                <w:szCs w:val="20"/>
                <w:lang w:val="pt-BR"/>
              </w:rPr>
            </w:pPr>
            <w:r>
              <w:rPr>
                <w:color w:val="000000"/>
                <w:sz w:val="20"/>
                <w:szCs w:val="20"/>
                <w:lang w:val="pt-BR"/>
              </w:rPr>
              <w:t>H3-NCP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27A21351" w14:textId="77777777" w:rsidR="001B4628" w:rsidRPr="009F2E62" w:rsidRDefault="001B4628" w:rsidP="00DC576D">
            <w:pPr>
              <w:spacing w:after="0"/>
              <w:rPr>
                <w:color w:val="000000"/>
                <w:sz w:val="20"/>
                <w:szCs w:val="20"/>
                <w:lang w:val="pt-BR"/>
              </w:rPr>
            </w:pPr>
            <w:r w:rsidRPr="009F2E62">
              <w:rPr>
                <w:color w:val="000000"/>
                <w:sz w:val="20"/>
                <w:szCs w:val="20"/>
                <w:lang w:val="pt-BR"/>
              </w:rPr>
              <w:t>H3,</w:t>
            </w:r>
            <w:r>
              <w:rPr>
                <w:color w:val="000000"/>
                <w:sz w:val="20"/>
                <w:szCs w:val="20"/>
                <w:lang w:val="pt-BR"/>
              </w:rPr>
              <w:t xml:space="preserve"> 6XHis-</w:t>
            </w:r>
            <w:r w:rsidRPr="009F2E62">
              <w:rPr>
                <w:color w:val="000000"/>
                <w:sz w:val="20"/>
                <w:szCs w:val="20"/>
                <w:lang w:val="pt-BR"/>
              </w:rPr>
              <w:t xml:space="preserve">H2A, H2B. </w:t>
            </w:r>
            <w:proofErr w:type="spellStart"/>
            <w:proofErr w:type="gramStart"/>
            <w:r w:rsidRPr="009F2E62">
              <w:rPr>
                <w:i/>
                <w:iCs/>
                <w:color w:val="000000"/>
                <w:sz w:val="20"/>
                <w:szCs w:val="20"/>
                <w:lang w:val="pt-BR"/>
              </w:rPr>
              <w:t>K.lactis</w:t>
            </w:r>
            <w:proofErr w:type="spellEnd"/>
            <w:proofErr w:type="gramEnd"/>
            <w:r w:rsidRPr="009F2E62">
              <w:rPr>
                <w:i/>
                <w:iCs/>
                <w:color w:val="000000"/>
                <w:sz w:val="20"/>
                <w:szCs w:val="20"/>
                <w:lang w:val="pt-BR"/>
              </w:rPr>
              <w:t xml:space="preserve"> </w:t>
            </w:r>
            <w:r>
              <w:rPr>
                <w:color w:val="000000"/>
                <w:sz w:val="20"/>
                <w:szCs w:val="20"/>
                <w:lang w:val="pt-BR"/>
              </w:rPr>
              <w:t>6XHis-</w:t>
            </w:r>
            <w:r w:rsidRPr="009F2E62">
              <w:rPr>
                <w:color w:val="000000"/>
                <w:sz w:val="20"/>
                <w:szCs w:val="20"/>
                <w:lang w:val="pt-BR"/>
              </w:rPr>
              <w:t>H4</w:t>
            </w:r>
          </w:p>
        </w:tc>
        <w:tc>
          <w:tcPr>
            <w:tcW w:w="1061" w:type="dxa"/>
            <w:shd w:val="clear" w:color="auto" w:fill="auto"/>
            <w:noWrap/>
            <w:vAlign w:val="center"/>
            <w:hideMark/>
          </w:tcPr>
          <w:p w14:paraId="0FCBD2E2" w14:textId="77777777" w:rsidR="001B4628" w:rsidRPr="009F2E62" w:rsidRDefault="001B4628" w:rsidP="00DC576D">
            <w:pPr>
              <w:spacing w:after="0"/>
              <w:rPr>
                <w:sz w:val="20"/>
                <w:szCs w:val="20"/>
                <w:lang w:val="pt-BR"/>
              </w:rPr>
            </w:pPr>
            <w:r>
              <w:rPr>
                <w:sz w:val="20"/>
                <w:szCs w:val="20"/>
                <w:lang w:val="pt-BR"/>
              </w:rPr>
              <w:t>pLIC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965F462" w14:textId="77777777" w:rsidR="001B4628" w:rsidRPr="00D56CF7" w:rsidRDefault="001B4628" w:rsidP="00DC576D">
            <w:pPr>
              <w:spacing w:after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Migl&lt;/Author&gt;&lt;Year&gt;2020&lt;/Year&gt;&lt;RecNum&gt;0&lt;/RecNum&gt;&lt;IDText&gt;Cryoelectron Microscopy Structure of a Yeast   Centromeric Nucleosome at 2.7 Å Resolution&lt;/IDText&gt;&lt;DisplayText&gt;(Migl et al. 2020)&lt;/DisplayText&gt;&lt;record&gt;&lt;titles&gt;&lt;title&gt;Cryoelectron Microscopy Structure of a Yeast   Centromeric Nucleosome at 2.7 Å Resolution&lt;/title&gt;&lt;secondary-title&gt;Structure&lt;/secondary-title&gt;&lt;/titles&gt;&lt;pages&gt;1-8&lt;/pages&gt;&lt;contributors&gt;&lt;authors&gt;&lt;author&gt;Migl, D.&lt;/author&gt;&lt;author&gt;Kschonsak, M.&lt;/author&gt;&lt;author&gt;Arthur, C.P.&lt;/author&gt;&lt;author&gt;Khin, Y.&lt;/author&gt;&lt;author&gt;Harrison, S.C.&lt;/author&gt;&lt;author&gt;Ciferri, C.&lt;/author&gt;&lt;author&gt;Dimitrova, Y.N.&lt;/author&gt;&lt;/authors&gt;&lt;/contributors&gt;&lt;added-date format="utc"&gt;1579050696&lt;/added-date&gt;&lt;ref-type name="Journal Article"&gt;17&lt;/ref-type&gt;&lt;dates&gt;&lt;year&gt;2020&lt;/year&gt;&lt;/dates&gt;&lt;rec-number&gt;746&lt;/rec-number&gt;&lt;last-updated-date format="utc"&gt;1579050749&lt;/last-updated-date&gt;&lt;volume&gt;28&lt;/volum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Migl et al. 2020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B4628" w:rsidRPr="000825DD" w14:paraId="1AEFDB96" w14:textId="77777777" w:rsidTr="00DC576D">
        <w:trPr>
          <w:trHeight w:val="320"/>
        </w:trPr>
        <w:tc>
          <w:tcPr>
            <w:tcW w:w="1061" w:type="dxa"/>
            <w:vMerge/>
            <w:vAlign w:val="center"/>
          </w:tcPr>
          <w:p w14:paraId="466121E3" w14:textId="77777777" w:rsidR="001B4628" w:rsidRPr="00D56CF7" w:rsidRDefault="001B4628" w:rsidP="00DC576D">
            <w:pPr>
              <w:spacing w:after="0"/>
              <w:rPr>
                <w:color w:val="FFFFFF"/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auto"/>
            <w:noWrap/>
            <w:vAlign w:val="center"/>
          </w:tcPr>
          <w:p w14:paraId="175DD89C" w14:textId="77777777" w:rsidR="001B4628" w:rsidRPr="001B4628" w:rsidRDefault="001B4628" w:rsidP="00DC576D">
            <w:pPr>
              <w:spacing w:after="0"/>
              <w:rPr>
                <w:color w:val="000000"/>
                <w:sz w:val="20"/>
                <w:szCs w:val="20"/>
              </w:rPr>
            </w:pPr>
            <w:r w:rsidRPr="001B4628">
              <w:rPr>
                <w:color w:val="000000"/>
                <w:sz w:val="20"/>
                <w:szCs w:val="20"/>
              </w:rPr>
              <w:t>pScHT4</w:t>
            </w:r>
          </w:p>
        </w:tc>
        <w:tc>
          <w:tcPr>
            <w:tcW w:w="1520" w:type="dxa"/>
            <w:shd w:val="clear" w:color="auto" w:fill="auto"/>
            <w:noWrap/>
            <w:vAlign w:val="center"/>
          </w:tcPr>
          <w:p w14:paraId="064B95AB" w14:textId="77777777" w:rsidR="001B4628" w:rsidRPr="001B4628" w:rsidRDefault="001B4628" w:rsidP="00DC576D">
            <w:pPr>
              <w:spacing w:after="0"/>
              <w:rPr>
                <w:color w:val="000000"/>
                <w:sz w:val="20"/>
                <w:szCs w:val="20"/>
                <w:lang w:val="pt-BR"/>
              </w:rPr>
            </w:pPr>
            <w:r w:rsidRPr="001B4628">
              <w:rPr>
                <w:color w:val="000000"/>
                <w:sz w:val="20"/>
                <w:szCs w:val="20"/>
                <w:lang w:val="pt-BR"/>
              </w:rPr>
              <w:t>Cse4</w:t>
            </w:r>
            <w:r w:rsidRPr="001B4628">
              <w:rPr>
                <w:color w:val="000000"/>
                <w:sz w:val="20"/>
                <w:szCs w:val="20"/>
                <w:vertAlign w:val="superscript"/>
                <w:lang w:val="pt-BR"/>
              </w:rPr>
              <w:t>(1-50)</w:t>
            </w:r>
          </w:p>
        </w:tc>
        <w:tc>
          <w:tcPr>
            <w:tcW w:w="4699" w:type="dxa"/>
            <w:shd w:val="clear" w:color="auto" w:fill="auto"/>
            <w:vAlign w:val="center"/>
          </w:tcPr>
          <w:p w14:paraId="1CB96F0E" w14:textId="77777777" w:rsidR="001B4628" w:rsidRPr="001B4628" w:rsidRDefault="001B4628" w:rsidP="00DC576D">
            <w:pPr>
              <w:spacing w:after="0"/>
              <w:rPr>
                <w:color w:val="000000"/>
                <w:sz w:val="20"/>
                <w:szCs w:val="20"/>
                <w:lang w:val="pt-BR"/>
              </w:rPr>
            </w:pPr>
            <w:r w:rsidRPr="001B4628">
              <w:rPr>
                <w:color w:val="000000"/>
                <w:sz w:val="20"/>
                <w:szCs w:val="20"/>
                <w:lang w:val="pt-BR"/>
              </w:rPr>
              <w:t>6XHis-MBP-(1-</w:t>
            </w:r>
            <w:proofErr w:type="gramStart"/>
            <w:r w:rsidRPr="001B4628">
              <w:rPr>
                <w:color w:val="000000"/>
                <w:sz w:val="20"/>
                <w:szCs w:val="20"/>
                <w:lang w:val="pt-BR"/>
              </w:rPr>
              <w:t>50)Cse</w:t>
            </w:r>
            <w:proofErr w:type="gramEnd"/>
            <w:r w:rsidRPr="001B4628">
              <w:rPr>
                <w:color w:val="000000"/>
                <w:sz w:val="20"/>
                <w:szCs w:val="20"/>
                <w:lang w:val="pt-BR"/>
              </w:rPr>
              <w:t>4</w:t>
            </w:r>
          </w:p>
        </w:tc>
        <w:tc>
          <w:tcPr>
            <w:tcW w:w="1061" w:type="dxa"/>
            <w:shd w:val="clear" w:color="auto" w:fill="auto"/>
            <w:noWrap/>
            <w:vAlign w:val="center"/>
          </w:tcPr>
          <w:p w14:paraId="10E62CD4" w14:textId="77777777" w:rsidR="001B4628" w:rsidRPr="001B4628" w:rsidRDefault="001B4628" w:rsidP="00DC576D">
            <w:pPr>
              <w:spacing w:after="0"/>
              <w:rPr>
                <w:sz w:val="20"/>
                <w:szCs w:val="20"/>
                <w:lang w:val="pt-BR"/>
              </w:rPr>
            </w:pPr>
            <w:r w:rsidRPr="001B4628">
              <w:rPr>
                <w:sz w:val="20"/>
                <w:szCs w:val="20"/>
                <w:lang w:val="pt-BR"/>
              </w:rPr>
              <w:t>pLIC</w:t>
            </w:r>
          </w:p>
        </w:tc>
        <w:tc>
          <w:tcPr>
            <w:tcW w:w="1633" w:type="dxa"/>
            <w:shd w:val="clear" w:color="auto" w:fill="auto"/>
            <w:noWrap/>
            <w:vAlign w:val="center"/>
          </w:tcPr>
          <w:p w14:paraId="69527217" w14:textId="77777777" w:rsidR="001B4628" w:rsidRPr="001B4628" w:rsidRDefault="001B4628" w:rsidP="00DC576D">
            <w:pPr>
              <w:spacing w:after="0"/>
              <w:rPr>
                <w:sz w:val="20"/>
                <w:szCs w:val="20"/>
              </w:rPr>
            </w:pPr>
            <w:r w:rsidRPr="001B4628">
              <w:rPr>
                <w:sz w:val="20"/>
                <w:szCs w:val="20"/>
              </w:rPr>
              <w:t>This study</w:t>
            </w:r>
          </w:p>
        </w:tc>
      </w:tr>
    </w:tbl>
    <w:p w14:paraId="7E64C39B" w14:textId="4FEB226F" w:rsidR="001B4628" w:rsidRPr="00E27D12" w:rsidRDefault="001B4628" w:rsidP="001B4628">
      <w:pPr>
        <w:rPr>
          <w:b/>
          <w:bCs/>
          <w:sz w:val="20"/>
          <w:szCs w:val="20"/>
        </w:rPr>
      </w:pPr>
      <w:r w:rsidRPr="00E27D12">
        <w:rPr>
          <w:b/>
          <w:bCs/>
          <w:sz w:val="20"/>
          <w:szCs w:val="20"/>
        </w:rPr>
        <w:t>Figure 1</w:t>
      </w:r>
      <w:r>
        <w:rPr>
          <w:b/>
          <w:bCs/>
          <w:sz w:val="20"/>
          <w:szCs w:val="20"/>
        </w:rPr>
        <w:t>––</w:t>
      </w:r>
      <w:r w:rsidRPr="00E27D12">
        <w:rPr>
          <w:b/>
          <w:bCs/>
          <w:sz w:val="20"/>
          <w:szCs w:val="20"/>
        </w:rPr>
        <w:t xml:space="preserve"> </w:t>
      </w:r>
      <w:r>
        <w:rPr>
          <w:b/>
          <w:bCs/>
          <w:sz w:val="20"/>
          <w:szCs w:val="20"/>
        </w:rPr>
        <w:t>source data 1</w:t>
      </w:r>
      <w:r w:rsidRPr="00E27D12">
        <w:rPr>
          <w:b/>
          <w:bCs/>
          <w:sz w:val="20"/>
          <w:szCs w:val="20"/>
        </w:rPr>
        <w:t xml:space="preserve">:  Plasmids used in this study.  </w:t>
      </w:r>
    </w:p>
    <w:p w14:paraId="7AB10033" w14:textId="77777777" w:rsidR="001B4628" w:rsidRDefault="001B4628" w:rsidP="001B4628">
      <w:pPr>
        <w:rPr>
          <w:sz w:val="20"/>
          <w:szCs w:val="20"/>
        </w:rPr>
      </w:pPr>
      <w:r>
        <w:rPr>
          <w:sz w:val="20"/>
          <w:szCs w:val="20"/>
        </w:rPr>
        <w:t>*</w:t>
      </w:r>
      <w:r w:rsidRPr="000825DD">
        <w:rPr>
          <w:sz w:val="20"/>
          <w:szCs w:val="20"/>
        </w:rPr>
        <w:t xml:space="preserve">Proteins are listed in order of expression in polycistronic vector.  C-terminal tags are given on the right side of the protein name and N-terminal tags on the left side of the protein name.  </w:t>
      </w:r>
    </w:p>
    <w:p w14:paraId="73619E22" w14:textId="77777777" w:rsidR="001B4628" w:rsidRPr="000825DD" w:rsidRDefault="001B4628" w:rsidP="001B4628">
      <w:pPr>
        <w:rPr>
          <w:sz w:val="20"/>
          <w:szCs w:val="20"/>
        </w:rPr>
      </w:pPr>
      <w:r>
        <w:rPr>
          <w:sz w:val="20"/>
          <w:szCs w:val="20"/>
        </w:rPr>
        <w:t xml:space="preserve">^ Full length Mif2 is expressed by these vectors; the MBP tag includes residues 27-392 of MBP and lacks the signal peptide.  </w:t>
      </w:r>
    </w:p>
    <w:p w14:paraId="02FC7711" w14:textId="77777777" w:rsidR="001B4628" w:rsidRDefault="001B4628" w:rsidP="001B4628">
      <w:pPr>
        <w:rPr>
          <w:sz w:val="20"/>
          <w:szCs w:val="20"/>
        </w:rPr>
      </w:pPr>
      <w:r>
        <w:rPr>
          <w:sz w:val="20"/>
          <w:szCs w:val="20"/>
          <w:vertAlign w:val="superscript"/>
        </w:rPr>
        <w:t>‡</w:t>
      </w:r>
      <w:r>
        <w:rPr>
          <w:sz w:val="20"/>
          <w:szCs w:val="20"/>
        </w:rPr>
        <w:t xml:space="preserve">Dam1 complex is expressed from two </w:t>
      </w:r>
      <w:proofErr w:type="spellStart"/>
      <w:r>
        <w:rPr>
          <w:sz w:val="20"/>
          <w:szCs w:val="20"/>
        </w:rPr>
        <w:t>polycistrons</w:t>
      </w:r>
      <w:proofErr w:type="spellEnd"/>
      <w:r>
        <w:rPr>
          <w:sz w:val="20"/>
          <w:szCs w:val="20"/>
        </w:rPr>
        <w:t xml:space="preserve"> in one plasmid. </w:t>
      </w:r>
      <w:bookmarkStart w:id="0" w:name="_GoBack"/>
      <w:bookmarkEnd w:id="0"/>
    </w:p>
    <w:p w14:paraId="33C04641" w14:textId="77777777" w:rsidR="005351CE" w:rsidRDefault="005351CE"/>
    <w:sectPr w:rsidR="005351CE" w:rsidSect="009560F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altName w:val="Times"/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B4628"/>
    <w:rsid w:val="001B4628"/>
    <w:rsid w:val="002D4D49"/>
    <w:rsid w:val="0033408E"/>
    <w:rsid w:val="005351CE"/>
    <w:rsid w:val="006A7C38"/>
    <w:rsid w:val="006E4A69"/>
    <w:rsid w:val="009560F3"/>
    <w:rsid w:val="00AC4E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914EAD6"/>
  <w15:chartTrackingRefBased/>
  <w15:docId w15:val="{43C6F741-618A-854F-8A9F-BE16CF98BF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B4628"/>
    <w:pPr>
      <w:spacing w:after="120"/>
    </w:pPr>
    <w:rPr>
      <w:rFonts w:ascii="Times New Roman" w:eastAsia="Times New Roman" w:hAnsi="Times New Roman" w:cs="Times New Roman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822</Words>
  <Characters>4688</Characters>
  <Application>Microsoft Office Word</Application>
  <DocSecurity>0</DocSecurity>
  <Lines>39</Lines>
  <Paragraphs>10</Paragraphs>
  <ScaleCrop>false</ScaleCrop>
  <Company/>
  <LinksUpToDate>false</LinksUpToDate>
  <CharactersWithSpaces>55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ace E. Hamilton</dc:creator>
  <cp:keywords/>
  <dc:description/>
  <cp:lastModifiedBy>Grace E. Hamilton</cp:lastModifiedBy>
  <cp:revision>1</cp:revision>
  <dcterms:created xsi:type="dcterms:W3CDTF">2020-05-04T16:26:00Z</dcterms:created>
  <dcterms:modified xsi:type="dcterms:W3CDTF">2020-05-04T16:27:00Z</dcterms:modified>
</cp:coreProperties>
</file>